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2B2F60" w14:textId="77777777" w:rsidR="007F3D98" w:rsidRPr="00662F19" w:rsidRDefault="007F3D98" w:rsidP="007F3D98">
      <w:pPr>
        <w:pStyle w:val="01TITLEOFPAPER"/>
      </w:pPr>
      <w:r w:rsidRPr="007F3D98">
        <w:rPr>
          <w:rStyle w:val="IntensiverVerweis"/>
        </w:rPr>
        <w:t>TITLE</w:t>
      </w:r>
    </w:p>
    <w:p w14:paraId="4CC53E68" w14:textId="4EFC8CC7" w:rsidR="007F3D98" w:rsidRPr="00BF44A5" w:rsidRDefault="007F3D98" w:rsidP="007F3D98">
      <w:pPr>
        <w:pStyle w:val="02authors"/>
        <w:rPr>
          <w:rStyle w:val="02authorssuperscript"/>
          <w:lang w:val="en-US"/>
        </w:rPr>
      </w:pPr>
      <w:r w:rsidRPr="00BF44A5">
        <w:rPr>
          <w:lang w:val="en-US"/>
        </w:rPr>
        <w:t>Author 1</w:t>
      </w:r>
      <w:r w:rsidRPr="00BF44A5">
        <w:rPr>
          <w:rStyle w:val="02authorssuperscript"/>
          <w:lang w:val="en-US"/>
        </w:rPr>
        <w:t>1</w:t>
      </w:r>
      <w:r w:rsidRPr="00BF44A5">
        <w:rPr>
          <w:lang w:val="en-US"/>
        </w:rPr>
        <w:t>, Author 2</w:t>
      </w:r>
      <w:r>
        <w:rPr>
          <w:rStyle w:val="02authorssuperscript"/>
          <w:lang w:val="en-US"/>
        </w:rPr>
        <w:t>2</w:t>
      </w:r>
    </w:p>
    <w:p w14:paraId="45F7EF07" w14:textId="06A04ED2" w:rsidR="007F3D98" w:rsidRPr="00BF44A5" w:rsidRDefault="007F3D98" w:rsidP="007F3D98">
      <w:pPr>
        <w:pStyle w:val="03affiliations"/>
        <w:rPr>
          <w:lang w:val="en-US"/>
        </w:rPr>
      </w:pPr>
      <w:r w:rsidRPr="00BF44A5">
        <w:rPr>
          <w:rStyle w:val="03affiliationssuperscript"/>
          <w:lang w:val="en-US"/>
        </w:rPr>
        <w:t>1</w:t>
      </w:r>
      <w:r w:rsidRPr="00BF44A5">
        <w:rPr>
          <w:lang w:val="en-US"/>
        </w:rPr>
        <w:t xml:space="preserve"> Affiliation</w:t>
      </w:r>
      <w:r>
        <w:rPr>
          <w:lang w:val="en-US"/>
        </w:rPr>
        <w:t xml:space="preserve"> author 1</w:t>
      </w:r>
      <w:r>
        <w:rPr>
          <w:lang w:val="en-US"/>
        </w:rPr>
        <w:br/>
      </w:r>
      <w:r w:rsidRPr="00C0768C">
        <w:rPr>
          <w:vertAlign w:val="superscript"/>
          <w:lang w:val="en-US"/>
        </w:rPr>
        <w:t>2</w:t>
      </w:r>
      <w:r>
        <w:rPr>
          <w:lang w:val="en-US"/>
        </w:rPr>
        <w:t xml:space="preserve"> Affiliation author 2</w:t>
      </w:r>
      <w:r w:rsidRPr="00BF44A5">
        <w:rPr>
          <w:lang w:val="en-US"/>
        </w:rPr>
        <w:br/>
      </w:r>
    </w:p>
    <w:p w14:paraId="5399B1D0" w14:textId="77777777" w:rsidR="007F3D98" w:rsidRPr="00662F19" w:rsidRDefault="007F3D98" w:rsidP="007F3D98">
      <w:pPr>
        <w:pStyle w:val="Textkrper"/>
      </w:pPr>
      <w:r w:rsidRPr="00662F19">
        <w:rPr>
          <w:rStyle w:val="bodytextbold"/>
        </w:rPr>
        <w:t xml:space="preserve">Keywords: </w:t>
      </w:r>
      <w:r>
        <w:t>Keyword 1, keyword 2, …</w:t>
      </w:r>
    </w:p>
    <w:p w14:paraId="4A476356" w14:textId="56989B04" w:rsidR="007F3D98" w:rsidRPr="00662F19" w:rsidRDefault="007F3D98" w:rsidP="007F3D98">
      <w:pPr>
        <w:pStyle w:val="Textkrper"/>
      </w:pPr>
      <w:r w:rsidRPr="00662F19">
        <w:rPr>
          <w:rStyle w:val="bodytextbold"/>
        </w:rPr>
        <w:t xml:space="preserve">Abstract: </w:t>
      </w:r>
      <w:r w:rsidR="00D4778D" w:rsidRPr="0023557C">
        <w:rPr>
          <w:rStyle w:val="bodytextbold"/>
          <w:b w:val="0"/>
          <w:bCs/>
        </w:rPr>
        <w:t xml:space="preserve">This is the Microsoft Word template for the </w:t>
      </w:r>
      <w:r w:rsidR="0023557C" w:rsidRPr="0023557C">
        <w:rPr>
          <w:rStyle w:val="bodytextbold"/>
          <w:b w:val="0"/>
          <w:bCs/>
        </w:rPr>
        <w:t>paper submissions for the IFASD 202</w:t>
      </w:r>
      <w:r w:rsidR="00F31589">
        <w:rPr>
          <w:rStyle w:val="bodytextbold"/>
          <w:b w:val="0"/>
          <w:bCs/>
        </w:rPr>
        <w:t>6</w:t>
      </w:r>
      <w:r w:rsidR="0023557C" w:rsidRPr="0023557C">
        <w:rPr>
          <w:rStyle w:val="bodytextbold"/>
          <w:b w:val="0"/>
          <w:bCs/>
        </w:rPr>
        <w:t xml:space="preserve"> abstract.</w:t>
      </w:r>
      <w:r w:rsidR="0023557C">
        <w:rPr>
          <w:rStyle w:val="bodytextbold"/>
          <w:b w:val="0"/>
          <w:bCs/>
        </w:rPr>
        <w:t xml:space="preserve"> All the details of the template can be found in </w:t>
      </w:r>
    </w:p>
    <w:p w14:paraId="2FBAADDD" w14:textId="3815B9EA" w:rsidR="007F3D98" w:rsidRPr="007F3D98" w:rsidRDefault="00CB6106" w:rsidP="007F3D98">
      <w:pPr>
        <w:pStyle w:val="berschrift1"/>
      </w:pPr>
      <w:r>
        <w:t>introduction</w:t>
      </w:r>
    </w:p>
    <w:p w14:paraId="27ACC609" w14:textId="77777777" w:rsidR="007F3D98" w:rsidRDefault="007F3D98" w:rsidP="007F3D98">
      <w:pPr>
        <w:pStyle w:val="Textkrper"/>
      </w:pPr>
      <w:r>
        <w:t xml:space="preserve">Introduction to the paper </w:t>
      </w:r>
      <w:r>
        <w:rPr>
          <w:highlight w:val="yellow"/>
        </w:rPr>
        <w:fldChar w:fldCharType="begin"/>
      </w:r>
      <w:r>
        <w:rPr>
          <w:highlight w:val="yellow"/>
        </w:rPr>
        <w:instrText xml:space="preserve"> ADDIN ZOTERO_ITEM CSL_CITATION {"citationID":"2innio87c6","properties":{"formattedCitation":"[1]","plainCitation":"[1]"},"citationItems":[{"id":6,"uris":["http://zotero.org/users/2486470/items/9HD8RWX3"],"uri":["http://zotero.org/users/2486470/items/9HD8RWX3"],"itemData":{"id":6,"type":"article-journal","title":"Isogeometric analysis: CAD, finite elements, NURBS, exact geometry and mesh refinement","container-title":"Computer Methods in Applied Mechanics and Engineering","page":"4135-4195","volume":"194","issue":"39–41","source":"ScienceDirect","abstract":"The concept of isogeometric analysis is proposed. Basis functions generated from NURBS (Non-Uniform Rational B-Splines) are employed to construct an exact geometric model. For purposes of analysis, the basis is refined and/or its order elevated without changing the geometry or its parameterization. Analogues of finite element h- and p-refinement schemes are presented and a new, more efficient, higher-order concept, k-refinement, is introduced. Refinements are easily implemented and exact geometry is maintained at all levels without the necessity of subsequent communication with a CAD (Computer Aided Design) description. In the context of structural mechanics, it is established that the basis functions are complete with respect to affine transformations, meaning that all rigid body motions and constant strain states are exactly represented. Standard patch tests are likewise satisfied. Numerical examples exhibit optimal rates of convergence for linear elasticity problems and convergence to thin elastic shell solutions. A k-refinement strategy is shown to converge toward monotone solutions for advection–diffusion processes with sharp internal and boundary layers, a very surprising result. It is argued that isogeometric analysis is a viable alternative to standard, polynomial-based, finite element analysis and possesses several advantages.","DOI":"10.1016/j.cma.2004.10.008","ISSN":"0045-7825","shortTitle":"Isogeometric analysis","journalAbbreviation":"Computer Methods in Applied Mechanics and Engineering","author":[{"family":"Hughes","given":"T. J. R."},{"family":"Cottrell","given":"J. A."},{"family":"Bazilevs","given":"Y."}],"issued":{"date-parts":[["2005",10,1]]},"accessed":{"date-parts":[["2015",5,24]]}}}],"schema":"https://github.com/citation-style-language/schema/raw/master/csl-citation.json"} </w:instrText>
      </w:r>
      <w:r>
        <w:rPr>
          <w:highlight w:val="yellow"/>
        </w:rPr>
        <w:fldChar w:fldCharType="separate"/>
      </w:r>
      <w:r>
        <w:t>[1]</w:t>
      </w:r>
      <w:r>
        <w:rPr>
          <w:highlight w:val="yellow"/>
        </w:rPr>
        <w:fldChar w:fldCharType="end"/>
      </w:r>
      <w:r>
        <w:t>.</w:t>
      </w:r>
    </w:p>
    <w:p w14:paraId="2A361D70" w14:textId="77777777" w:rsidR="007F3D98" w:rsidRPr="00662F19" w:rsidRDefault="007F3D98" w:rsidP="007F3D98">
      <w:pPr>
        <w:pStyle w:val="Textkrper"/>
      </w:pPr>
    </w:p>
    <w:p w14:paraId="7914272D" w14:textId="558776C9" w:rsidR="007F3D98" w:rsidRDefault="007F3D98" w:rsidP="007F3D98">
      <w:pPr>
        <w:pStyle w:val="berschrift1"/>
      </w:pPr>
      <w:r>
        <w:t>BODY OF THE PAPER CHAPTERS</w:t>
      </w:r>
    </w:p>
    <w:p w14:paraId="152FF338" w14:textId="77777777" w:rsidR="007F3D98" w:rsidRPr="009E305F" w:rsidRDefault="007F3D98" w:rsidP="007F3D98"/>
    <w:p w14:paraId="6B926736" w14:textId="77777777" w:rsidR="007F3D98" w:rsidRPr="007F3D98" w:rsidRDefault="007F3D98" w:rsidP="007F3D98">
      <w:pPr>
        <w:pStyle w:val="berschrift2"/>
      </w:pPr>
      <w:r w:rsidRPr="007F3D98">
        <w:t>Subsection</w:t>
      </w:r>
    </w:p>
    <w:p w14:paraId="6A8E6179" w14:textId="2D3BEACE" w:rsidR="007F3D98" w:rsidRDefault="007F3D98" w:rsidP="007F3D98">
      <w:pPr>
        <w:spacing w:after="0"/>
      </w:pPr>
      <w:r>
        <w:t>Subsection</w:t>
      </w:r>
    </w:p>
    <w:p w14:paraId="733E5D82" w14:textId="77777777" w:rsidR="007F3D98" w:rsidRPr="007E5994" w:rsidRDefault="007F3D98" w:rsidP="007F3D98">
      <w:pPr>
        <w:spacing w:after="0"/>
        <w:rPr>
          <w:vanish/>
        </w:rPr>
      </w:pPr>
    </w:p>
    <w:p w14:paraId="3A963C6A" w14:textId="77777777" w:rsidR="007F3D98" w:rsidRDefault="007F3D98" w:rsidP="007F3D98"/>
    <w:p w14:paraId="30986F79" w14:textId="77777777" w:rsidR="007F3D98" w:rsidRDefault="007F3D98" w:rsidP="007F3D98">
      <w:pPr>
        <w:pStyle w:val="berschrift3"/>
      </w:pPr>
      <w:r>
        <w:t>Subsubsection</w:t>
      </w:r>
    </w:p>
    <w:p w14:paraId="62F93AF0" w14:textId="77777777" w:rsidR="007F3D98" w:rsidRDefault="007F3D98" w:rsidP="007F3D98">
      <w:r>
        <w:t>Subsubsection</w:t>
      </w:r>
    </w:p>
    <w:p w14:paraId="0E56FC0E" w14:textId="77777777" w:rsidR="007F3D98" w:rsidRDefault="007F3D98" w:rsidP="007F3D98"/>
    <w:p w14:paraId="3A106A05" w14:textId="6CD3D784" w:rsidR="007F3D98" w:rsidRDefault="007F3D98" w:rsidP="007F3D98">
      <w:pPr>
        <w:pStyle w:val="berschrift1"/>
      </w:pPr>
      <w:r>
        <w:t>CONCLUSIONS</w:t>
      </w:r>
    </w:p>
    <w:p w14:paraId="22C01FDB" w14:textId="77777777" w:rsidR="007F3D98" w:rsidRPr="009E305F" w:rsidRDefault="007F3D98" w:rsidP="007F3D98"/>
    <w:p w14:paraId="3F92C676" w14:textId="77777777" w:rsidR="007F3D98" w:rsidRPr="00662F19" w:rsidRDefault="007F3D98" w:rsidP="007F3D98">
      <w:pPr>
        <w:pStyle w:val="berschrift1"/>
        <w:numPr>
          <w:ilvl w:val="0"/>
          <w:numId w:val="0"/>
        </w:numPr>
      </w:pPr>
      <w:r w:rsidRPr="00E11E95">
        <w:rPr>
          <w:lang w:val="en-GB"/>
        </w:rPr>
        <w:t>References</w:t>
      </w:r>
    </w:p>
    <w:p w14:paraId="7CD475A7" w14:textId="77777777" w:rsidR="007F3D98" w:rsidRPr="00CE2CBD" w:rsidRDefault="007F3D98" w:rsidP="007F3D98">
      <w:r>
        <w:fldChar w:fldCharType="begin"/>
      </w:r>
      <w:r>
        <w:instrText xml:space="preserve"> ADDIN ZOTERO_BIBL {"custom":[]} CSL_BIBLIOGRAPHY </w:instrText>
      </w:r>
      <w:r>
        <w:fldChar w:fldCharType="separate"/>
      </w:r>
      <w:r w:rsidRPr="00CE2CBD">
        <w:t>[1]</w:t>
      </w:r>
      <w:r w:rsidRPr="00CE2CBD">
        <w:tab/>
      </w:r>
      <w:r>
        <w:t>Author, F.N.</w:t>
      </w:r>
      <w:r w:rsidRPr="00CE2CBD">
        <w:t xml:space="preserve">, </w:t>
      </w:r>
      <w:r>
        <w:t>Title</w:t>
      </w:r>
      <w:r w:rsidRPr="00CE2CBD">
        <w:t xml:space="preserve">. </w:t>
      </w:r>
      <w:r>
        <w:rPr>
          <w:i/>
          <w:iCs/>
        </w:rPr>
        <w:t>Journal or conference,</w:t>
      </w:r>
      <w:r w:rsidRPr="00CE2CBD">
        <w:t xml:space="preserve"> </w:t>
      </w:r>
      <w:r>
        <w:t>year</w:t>
      </w:r>
      <w:r w:rsidRPr="00CE2CBD">
        <w:t xml:space="preserve">, </w:t>
      </w:r>
      <w:r>
        <w:rPr>
          <w:i/>
          <w:iCs/>
        </w:rPr>
        <w:t>Volume(number)</w:t>
      </w:r>
      <w:r w:rsidRPr="00CE2CBD">
        <w:t xml:space="preserve">, </w:t>
      </w:r>
      <w:r>
        <w:t>pages</w:t>
      </w:r>
      <w:r w:rsidRPr="00CE2CBD">
        <w:t>.</w:t>
      </w:r>
    </w:p>
    <w:p w14:paraId="7DB2913C" w14:textId="77777777" w:rsidR="007F3D98" w:rsidRPr="00662F19" w:rsidRDefault="007F3D98" w:rsidP="007F3D98">
      <w:pPr>
        <w:pStyle w:val="references"/>
        <w:numPr>
          <w:ilvl w:val="0"/>
          <w:numId w:val="0"/>
        </w:numPr>
      </w:pPr>
      <w:r>
        <w:fldChar w:fldCharType="end"/>
      </w:r>
    </w:p>
    <w:p w14:paraId="467A9785" w14:textId="77777777" w:rsidR="007F3D98" w:rsidRPr="00662F19" w:rsidRDefault="007F3D98" w:rsidP="007F3D98">
      <w:pPr>
        <w:pStyle w:val="berschrift1"/>
        <w:numPr>
          <w:ilvl w:val="0"/>
          <w:numId w:val="0"/>
        </w:numPr>
      </w:pPr>
      <w:r w:rsidRPr="00662F19">
        <w:t>Copyright Statement</w:t>
      </w:r>
    </w:p>
    <w:p w14:paraId="6813925F" w14:textId="3EF69EC2" w:rsidR="007F3D98" w:rsidRDefault="007F3D98" w:rsidP="007F3D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left"/>
        <w:rPr>
          <w:color w:val="000000"/>
          <w:lang w:eastAsia="en-US"/>
        </w:rPr>
      </w:pPr>
      <w:r>
        <w:rPr>
          <w:color w:val="000000"/>
          <w:lang w:eastAsia="en-US"/>
        </w:rPr>
        <w:t xml:space="preserve">The authors confirm that they, and/or their company or </w:t>
      </w:r>
      <w:proofErr w:type="spellStart"/>
      <w:r>
        <w:rPr>
          <w:color w:val="000000"/>
          <w:lang w:eastAsia="en-US"/>
        </w:rPr>
        <w:t>organisation</w:t>
      </w:r>
      <w:proofErr w:type="spellEnd"/>
      <w:r>
        <w:rPr>
          <w:color w:val="000000"/>
          <w:lang w:eastAsia="en-US"/>
        </w:rPr>
        <w:t xml:space="preserve">, hold copyright on all of the original material included in this paper. The authors also confirm that they have obtained permission from the copyright holder of any third-party material included in this paper to publish </w:t>
      </w:r>
      <w:r>
        <w:rPr>
          <w:color w:val="000000"/>
          <w:lang w:eastAsia="en-US"/>
        </w:rPr>
        <w:lastRenderedPageBreak/>
        <w:t>it as part of their paper. The authors confirm that they give permission, or have obtained permission from the copyright holder of this paper, for the publication and public distribution of this paper as part of the IFASD 202</w:t>
      </w:r>
      <w:r w:rsidR="00F31589">
        <w:rPr>
          <w:color w:val="000000"/>
          <w:lang w:eastAsia="en-US"/>
        </w:rPr>
        <w:t>6</w:t>
      </w:r>
      <w:r>
        <w:rPr>
          <w:color w:val="000000"/>
          <w:lang w:eastAsia="en-US"/>
        </w:rPr>
        <w:t xml:space="preserve"> proceedings or as individual off-prints from the proceedings.</w:t>
      </w:r>
    </w:p>
    <w:p w14:paraId="51E3242C" w14:textId="77777777" w:rsidR="007F3D98" w:rsidRDefault="007F3D98" w:rsidP="007F3D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left"/>
        <w:rPr>
          <w:color w:val="000000"/>
          <w:lang w:eastAsia="en-US"/>
        </w:rPr>
      </w:pPr>
    </w:p>
    <w:p w14:paraId="11EF87C6" w14:textId="77777777" w:rsidR="007F3D98" w:rsidRPr="00BF44A5" w:rsidRDefault="007F3D98" w:rsidP="007F3D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left"/>
        <w:rPr>
          <w:color w:val="000000"/>
          <w:lang w:eastAsia="en-US"/>
        </w:rPr>
      </w:pPr>
    </w:p>
    <w:p w14:paraId="3D2E2B6E" w14:textId="77777777" w:rsidR="007F3D98" w:rsidRDefault="007F3D98"/>
    <w:sectPr w:rsidR="007F3D98" w:rsidSect="007F3D98">
      <w:headerReference w:type="default" r:id="rId10"/>
      <w:footerReference w:type="even" r:id="rId11"/>
      <w:foot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B83AFC" w14:textId="77777777" w:rsidR="007F3D98" w:rsidRDefault="007F3D98" w:rsidP="007F3D98">
      <w:pPr>
        <w:spacing w:after="0"/>
      </w:pPr>
      <w:r>
        <w:separator/>
      </w:r>
    </w:p>
  </w:endnote>
  <w:endnote w:type="continuationSeparator" w:id="0">
    <w:p w14:paraId="74DF73A6" w14:textId="77777777" w:rsidR="007F3D98" w:rsidRDefault="007F3D98" w:rsidP="007F3D98">
      <w:pPr>
        <w:spacing w:after="0"/>
      </w:pPr>
      <w:r>
        <w:continuationSeparator/>
      </w:r>
    </w:p>
  </w:endnote>
  <w:endnote w:type="continuationNotice" w:id="1">
    <w:p w14:paraId="7D71B78B" w14:textId="77777777" w:rsidR="00AE5B7B" w:rsidRDefault="00AE5B7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Times New Roman (Headings CS)">
    <w:altName w:val="Times New Roman"/>
    <w:charset w:val="00"/>
    <w:family w:val="roman"/>
    <w:pitch w:val="default"/>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938056959"/>
      <w:docPartObj>
        <w:docPartGallery w:val="Page Numbers (Bottom of Page)"/>
        <w:docPartUnique/>
      </w:docPartObj>
    </w:sdtPr>
    <w:sdtEndPr>
      <w:rPr>
        <w:rStyle w:val="Seitenzahl"/>
      </w:rPr>
    </w:sdtEndPr>
    <w:sdtContent>
      <w:p w14:paraId="0A2E5CEF" w14:textId="098EC393" w:rsidR="007F3D98" w:rsidRDefault="007F3D98" w:rsidP="00757973">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500C912" w14:textId="77777777" w:rsidR="007F3D98" w:rsidRDefault="007F3D9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334570169"/>
      <w:docPartObj>
        <w:docPartGallery w:val="Page Numbers (Bottom of Page)"/>
        <w:docPartUnique/>
      </w:docPartObj>
    </w:sdtPr>
    <w:sdtEndPr>
      <w:rPr>
        <w:rStyle w:val="Seitenzahl"/>
      </w:rPr>
    </w:sdtEndPr>
    <w:sdtContent>
      <w:p w14:paraId="184188F5" w14:textId="035478E0" w:rsidR="007F3D98" w:rsidRDefault="007F3D98" w:rsidP="00757973">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2EB60744" w14:textId="77777777" w:rsidR="007F3D98" w:rsidRDefault="007F3D9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48BCD4" w14:textId="77777777" w:rsidR="007F3D98" w:rsidRDefault="007F3D98" w:rsidP="007F3D98">
      <w:pPr>
        <w:spacing w:after="0"/>
      </w:pPr>
      <w:r>
        <w:separator/>
      </w:r>
    </w:p>
  </w:footnote>
  <w:footnote w:type="continuationSeparator" w:id="0">
    <w:p w14:paraId="75B01A5D" w14:textId="77777777" w:rsidR="007F3D98" w:rsidRDefault="007F3D98" w:rsidP="007F3D98">
      <w:pPr>
        <w:spacing w:after="0"/>
      </w:pPr>
      <w:r>
        <w:continuationSeparator/>
      </w:r>
    </w:p>
  </w:footnote>
  <w:footnote w:type="continuationNotice" w:id="1">
    <w:p w14:paraId="25ED2099" w14:textId="77777777" w:rsidR="00AE5B7B" w:rsidRDefault="00AE5B7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4A0FB" w14:textId="29511596" w:rsidR="007F3D98" w:rsidRPr="007F3D98" w:rsidRDefault="007F3D98" w:rsidP="007F3D98">
    <w:pPr>
      <w:pStyle w:val="Kopfzeile"/>
      <w:jc w:val="right"/>
      <w:rPr>
        <w:lang w:val="nl-NL"/>
      </w:rPr>
    </w:pPr>
    <w:r>
      <w:rPr>
        <w:lang w:val="nl-NL"/>
      </w:rPr>
      <w:t>IFASD-202</w:t>
    </w:r>
    <w:r w:rsidR="00977FCA">
      <w:rPr>
        <w:lang w:val="nl-NL"/>
      </w:rPr>
      <w:t>6</w:t>
    </w:r>
    <w:r>
      <w:rPr>
        <w:lang w:val="nl-NL"/>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BAAD0" w14:textId="77777777" w:rsidR="007F3D98" w:rsidRDefault="007F3D98" w:rsidP="007F3D98">
    <w:pPr>
      <w:pStyle w:val="runningheadertopfirstpage"/>
      <w:ind w:left="0" w:right="0"/>
      <w:jc w:val="right"/>
    </w:pPr>
    <w:r w:rsidRPr="00BF44A5">
      <w:t>International Forum on Aeroelasticity and Structural Dynamics</w:t>
    </w:r>
  </w:p>
  <w:p w14:paraId="7684A348" w14:textId="6DFAAEC2" w:rsidR="007F3D98" w:rsidRDefault="007F3D98" w:rsidP="007F3D98">
    <w:pPr>
      <w:pStyle w:val="runningheadertopfirstpage"/>
      <w:ind w:left="0" w:right="0"/>
      <w:jc w:val="right"/>
    </w:pPr>
    <w:r>
      <w:t xml:space="preserve">IFASD </w:t>
    </w:r>
    <w:r w:rsidR="00D00FE8">
      <w:t>2026</w:t>
    </w:r>
  </w:p>
  <w:p w14:paraId="59790A6C" w14:textId="60F7193B" w:rsidR="007F3D98" w:rsidRPr="00BF44A5" w:rsidRDefault="007F3D98" w:rsidP="007F3D98">
    <w:pPr>
      <w:pStyle w:val="runningheadertopfirstpage"/>
      <w:ind w:left="0" w:right="0"/>
      <w:jc w:val="right"/>
    </w:pPr>
    <w:r>
      <w:t>1</w:t>
    </w:r>
    <w:r w:rsidR="00D00FE8">
      <w:t>6</w:t>
    </w:r>
    <w:r>
      <w:t>-</w:t>
    </w:r>
    <w:r w:rsidR="00D00FE8">
      <w:t>18</w:t>
    </w:r>
    <w:r>
      <w:t xml:space="preserve"> June 202</w:t>
    </w:r>
    <w:r w:rsidR="00D00FE8">
      <w:t>6</w:t>
    </w:r>
    <w:r>
      <w:t xml:space="preserve">, </w:t>
    </w:r>
    <w:r w:rsidR="00D00FE8">
      <w:t>Goettingen (GERMANY)</w:t>
    </w:r>
  </w:p>
  <w:p w14:paraId="6C36B14C" w14:textId="77777777" w:rsidR="007F3D98" w:rsidRDefault="007F3D9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7911F5"/>
    <w:multiLevelType w:val="hybridMultilevel"/>
    <w:tmpl w:val="DE68D400"/>
    <w:lvl w:ilvl="0" w:tplc="BB66BF0E">
      <w:start w:val="1"/>
      <w:numFmt w:val="decimal"/>
      <w:pStyle w:val="references"/>
      <w:lvlText w:val="[%1]"/>
      <w:lvlJc w:val="left"/>
      <w:pPr>
        <w:tabs>
          <w:tab w:val="num" w:pos="510"/>
        </w:tabs>
        <w:ind w:left="510" w:hanging="510"/>
      </w:pPr>
      <w:rPr>
        <w:rFonts w:ascii="Times New Roman" w:hAnsi="Times New Roman" w:hint="default"/>
        <w:b w:val="0"/>
        <w:i w:val="0"/>
        <w:sz w:val="24"/>
        <w:szCs w:val="24"/>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 w15:restartNumberingAfterBreak="0">
    <w:nsid w:val="613155A0"/>
    <w:multiLevelType w:val="multilevel"/>
    <w:tmpl w:val="04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16cid:durableId="441461373">
    <w:abstractNumId w:val="0"/>
  </w:num>
  <w:num w:numId="2" w16cid:durableId="14402963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D98"/>
    <w:rsid w:val="00194512"/>
    <w:rsid w:val="0020679E"/>
    <w:rsid w:val="002242BA"/>
    <w:rsid w:val="0023557C"/>
    <w:rsid w:val="004D70E0"/>
    <w:rsid w:val="0072566E"/>
    <w:rsid w:val="00746B15"/>
    <w:rsid w:val="007F3D98"/>
    <w:rsid w:val="008353B5"/>
    <w:rsid w:val="00930F1E"/>
    <w:rsid w:val="00977FCA"/>
    <w:rsid w:val="009A1479"/>
    <w:rsid w:val="00AE5B7B"/>
    <w:rsid w:val="00B34193"/>
    <w:rsid w:val="00C13089"/>
    <w:rsid w:val="00CB6106"/>
    <w:rsid w:val="00CD5F08"/>
    <w:rsid w:val="00D00FE8"/>
    <w:rsid w:val="00D4778D"/>
    <w:rsid w:val="00E11E95"/>
    <w:rsid w:val="00F01921"/>
    <w:rsid w:val="00F31589"/>
    <w:rsid w:val="00FF76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E3340"/>
  <w15:chartTrackingRefBased/>
  <w15:docId w15:val="{C51799EB-9576-AE4C-9F04-8E76E7B82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F3D98"/>
    <w:pPr>
      <w:spacing w:after="120" w:line="240" w:lineRule="auto"/>
      <w:jc w:val="both"/>
    </w:pPr>
    <w:rPr>
      <w:rFonts w:ascii="Times New Roman" w:eastAsia="Times New Roman" w:hAnsi="Times New Roman" w:cs="Times New Roman"/>
      <w:kern w:val="0"/>
      <w:lang w:eastAsia="ru-RU"/>
      <w14:ligatures w14:val="none"/>
    </w:rPr>
  </w:style>
  <w:style w:type="paragraph" w:styleId="berschrift1">
    <w:name w:val="heading 1"/>
    <w:basedOn w:val="Standard"/>
    <w:next w:val="Standard"/>
    <w:link w:val="berschrift1Zchn"/>
    <w:qFormat/>
    <w:rsid w:val="00CB6106"/>
    <w:pPr>
      <w:keepNext/>
      <w:keepLines/>
      <w:numPr>
        <w:numId w:val="2"/>
      </w:numPr>
      <w:spacing w:before="360" w:after="80"/>
      <w:outlineLvl w:val="0"/>
    </w:pPr>
    <w:rPr>
      <w:rFonts w:eastAsiaTheme="majorEastAsia" w:cs="Times New Roman (Headings CS)"/>
      <w:b/>
      <w:caps/>
      <w:szCs w:val="40"/>
    </w:rPr>
  </w:style>
  <w:style w:type="paragraph" w:styleId="berschrift2">
    <w:name w:val="heading 2"/>
    <w:basedOn w:val="Standard"/>
    <w:next w:val="Standard"/>
    <w:link w:val="berschrift2Zchn"/>
    <w:unhideWhenUsed/>
    <w:qFormat/>
    <w:rsid w:val="007F3D98"/>
    <w:pPr>
      <w:keepNext/>
      <w:keepLines/>
      <w:numPr>
        <w:ilvl w:val="1"/>
        <w:numId w:val="2"/>
      </w:numPr>
      <w:spacing w:before="160" w:after="80"/>
      <w:outlineLvl w:val="1"/>
    </w:pPr>
    <w:rPr>
      <w:rFonts w:eastAsiaTheme="majorEastAsia" w:cstheme="majorBidi"/>
      <w:b/>
      <w:szCs w:val="32"/>
    </w:rPr>
  </w:style>
  <w:style w:type="paragraph" w:styleId="berschrift3">
    <w:name w:val="heading 3"/>
    <w:basedOn w:val="Standard"/>
    <w:next w:val="Standard"/>
    <w:link w:val="berschrift3Zchn"/>
    <w:unhideWhenUsed/>
    <w:qFormat/>
    <w:rsid w:val="00AE5B7B"/>
    <w:pPr>
      <w:keepNext/>
      <w:keepLines/>
      <w:numPr>
        <w:ilvl w:val="2"/>
        <w:numId w:val="2"/>
      </w:numPr>
      <w:spacing w:before="160" w:after="80"/>
      <w:outlineLvl w:val="2"/>
    </w:pPr>
    <w:rPr>
      <w:rFonts w:eastAsiaTheme="majorEastAsia" w:cstheme="majorBidi"/>
      <w:b/>
      <w:i/>
      <w:szCs w:val="28"/>
    </w:rPr>
  </w:style>
  <w:style w:type="paragraph" w:styleId="berschrift4">
    <w:name w:val="heading 4"/>
    <w:basedOn w:val="Standard"/>
    <w:next w:val="Standard"/>
    <w:link w:val="berschrift4Zchn"/>
    <w:unhideWhenUsed/>
    <w:qFormat/>
    <w:rsid w:val="007F3D98"/>
    <w:pPr>
      <w:keepNext/>
      <w:keepLines/>
      <w:numPr>
        <w:ilvl w:val="3"/>
        <w:numId w:val="2"/>
      </w:numPr>
      <w:spacing w:before="80" w:after="40"/>
      <w:outlineLvl w:val="3"/>
    </w:pPr>
    <w:rPr>
      <w:rFonts w:eastAsiaTheme="majorEastAsia" w:cstheme="majorBidi"/>
      <w:i/>
      <w:iCs/>
    </w:rPr>
  </w:style>
  <w:style w:type="paragraph" w:styleId="berschrift5">
    <w:name w:val="heading 5"/>
    <w:basedOn w:val="Standard"/>
    <w:next w:val="Standard"/>
    <w:link w:val="berschrift5Zchn"/>
    <w:unhideWhenUsed/>
    <w:qFormat/>
    <w:rsid w:val="007F3D98"/>
    <w:pPr>
      <w:keepNext/>
      <w:keepLines/>
      <w:numPr>
        <w:ilvl w:val="4"/>
        <w:numId w:val="2"/>
      </w:numPr>
      <w:spacing w:before="80" w:after="40"/>
      <w:outlineLvl w:val="4"/>
    </w:pPr>
    <w:rPr>
      <w:rFonts w:eastAsiaTheme="majorEastAsia" w:cstheme="majorBidi"/>
    </w:rPr>
  </w:style>
  <w:style w:type="paragraph" w:styleId="berschrift6">
    <w:name w:val="heading 6"/>
    <w:basedOn w:val="Standard"/>
    <w:next w:val="Standard"/>
    <w:link w:val="berschrift6Zchn"/>
    <w:unhideWhenUsed/>
    <w:qFormat/>
    <w:rsid w:val="007F3D98"/>
    <w:pPr>
      <w:keepNext/>
      <w:keepLines/>
      <w:numPr>
        <w:ilvl w:val="5"/>
        <w:numId w:val="2"/>
      </w:numPr>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nhideWhenUsed/>
    <w:qFormat/>
    <w:rsid w:val="007F3D98"/>
    <w:pPr>
      <w:keepNext/>
      <w:keepLines/>
      <w:numPr>
        <w:ilvl w:val="6"/>
        <w:numId w:val="2"/>
      </w:numPr>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nhideWhenUsed/>
    <w:qFormat/>
    <w:rsid w:val="007F3D98"/>
    <w:pPr>
      <w:keepNext/>
      <w:keepLines/>
      <w:numPr>
        <w:ilvl w:val="7"/>
        <w:numId w:val="2"/>
      </w:numPr>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nhideWhenUsed/>
    <w:qFormat/>
    <w:rsid w:val="007F3D98"/>
    <w:pPr>
      <w:keepNext/>
      <w:keepLines/>
      <w:numPr>
        <w:ilvl w:val="8"/>
        <w:numId w:val="2"/>
      </w:numPr>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B6106"/>
    <w:rPr>
      <w:rFonts w:ascii="Times New Roman" w:eastAsiaTheme="majorEastAsia" w:hAnsi="Times New Roman" w:cs="Times New Roman (Headings CS)"/>
      <w:b/>
      <w:caps/>
      <w:kern w:val="0"/>
      <w:szCs w:val="40"/>
      <w:lang w:eastAsia="ru-RU"/>
      <w14:ligatures w14:val="none"/>
    </w:rPr>
  </w:style>
  <w:style w:type="character" w:customStyle="1" w:styleId="berschrift2Zchn">
    <w:name w:val="Überschrift 2 Zchn"/>
    <w:basedOn w:val="Absatz-Standardschriftart"/>
    <w:link w:val="berschrift2"/>
    <w:rsid w:val="007F3D98"/>
    <w:rPr>
      <w:rFonts w:ascii="Times New Roman" w:eastAsiaTheme="majorEastAsia" w:hAnsi="Times New Roman" w:cstheme="majorBidi"/>
      <w:b/>
      <w:kern w:val="0"/>
      <w:szCs w:val="32"/>
      <w:lang w:eastAsia="ru-RU"/>
      <w14:ligatures w14:val="none"/>
    </w:rPr>
  </w:style>
  <w:style w:type="character" w:customStyle="1" w:styleId="berschrift3Zchn">
    <w:name w:val="Überschrift 3 Zchn"/>
    <w:basedOn w:val="Absatz-Standardschriftart"/>
    <w:link w:val="berschrift3"/>
    <w:rsid w:val="00AE5B7B"/>
    <w:rPr>
      <w:rFonts w:ascii="Times New Roman" w:eastAsiaTheme="majorEastAsia" w:hAnsi="Times New Roman" w:cstheme="majorBidi"/>
      <w:b/>
      <w:i/>
      <w:kern w:val="0"/>
      <w:szCs w:val="28"/>
      <w:lang w:eastAsia="ru-RU"/>
      <w14:ligatures w14:val="none"/>
    </w:rPr>
  </w:style>
  <w:style w:type="character" w:customStyle="1" w:styleId="berschrift4Zchn">
    <w:name w:val="Überschrift 4 Zchn"/>
    <w:basedOn w:val="Absatz-Standardschriftart"/>
    <w:link w:val="berschrift4"/>
    <w:rsid w:val="007F3D98"/>
    <w:rPr>
      <w:rFonts w:ascii="Times New Roman" w:eastAsiaTheme="majorEastAsia" w:hAnsi="Times New Roman" w:cstheme="majorBidi"/>
      <w:i/>
      <w:iCs/>
      <w:kern w:val="0"/>
      <w:lang w:eastAsia="ru-RU"/>
      <w14:ligatures w14:val="none"/>
    </w:rPr>
  </w:style>
  <w:style w:type="character" w:customStyle="1" w:styleId="berschrift5Zchn">
    <w:name w:val="Überschrift 5 Zchn"/>
    <w:basedOn w:val="Absatz-Standardschriftart"/>
    <w:link w:val="berschrift5"/>
    <w:rsid w:val="007F3D98"/>
    <w:rPr>
      <w:rFonts w:ascii="Times New Roman" w:eastAsiaTheme="majorEastAsia" w:hAnsi="Times New Roman" w:cstheme="majorBidi"/>
      <w:kern w:val="0"/>
      <w:lang w:eastAsia="ru-RU"/>
      <w14:ligatures w14:val="none"/>
    </w:rPr>
  </w:style>
  <w:style w:type="character" w:customStyle="1" w:styleId="berschrift6Zchn">
    <w:name w:val="Überschrift 6 Zchn"/>
    <w:basedOn w:val="Absatz-Standardschriftart"/>
    <w:link w:val="berschrift6"/>
    <w:uiPriority w:val="9"/>
    <w:semiHidden/>
    <w:rsid w:val="007F3D98"/>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7F3D98"/>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7F3D98"/>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7F3D98"/>
    <w:rPr>
      <w:rFonts w:eastAsiaTheme="majorEastAsia" w:cstheme="majorBidi"/>
      <w:color w:val="272727" w:themeColor="text1" w:themeTint="D8"/>
    </w:rPr>
  </w:style>
  <w:style w:type="paragraph" w:styleId="Untertitel">
    <w:name w:val="Subtitle"/>
    <w:basedOn w:val="Standard"/>
    <w:next w:val="Standard"/>
    <w:link w:val="UntertitelZchn"/>
    <w:uiPriority w:val="11"/>
    <w:qFormat/>
    <w:rsid w:val="007F3D98"/>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7F3D98"/>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7F3D98"/>
    <w:pPr>
      <w:spacing w:before="160"/>
      <w:jc w:val="center"/>
    </w:pPr>
    <w:rPr>
      <w:i/>
      <w:iCs/>
      <w:color w:val="404040" w:themeColor="text1" w:themeTint="BF"/>
    </w:rPr>
  </w:style>
  <w:style w:type="character" w:customStyle="1" w:styleId="ZitatZchn">
    <w:name w:val="Zitat Zchn"/>
    <w:basedOn w:val="Absatz-Standardschriftart"/>
    <w:link w:val="Zitat"/>
    <w:uiPriority w:val="29"/>
    <w:rsid w:val="007F3D98"/>
    <w:rPr>
      <w:i/>
      <w:iCs/>
      <w:color w:val="404040" w:themeColor="text1" w:themeTint="BF"/>
    </w:rPr>
  </w:style>
  <w:style w:type="paragraph" w:styleId="Listenabsatz">
    <w:name w:val="List Paragraph"/>
    <w:basedOn w:val="Standard"/>
    <w:uiPriority w:val="34"/>
    <w:qFormat/>
    <w:rsid w:val="007F3D98"/>
    <w:pPr>
      <w:ind w:left="720"/>
      <w:contextualSpacing/>
    </w:pPr>
  </w:style>
  <w:style w:type="character" w:styleId="IntensiveHervorhebung">
    <w:name w:val="Intense Emphasis"/>
    <w:basedOn w:val="Absatz-Standardschriftart"/>
    <w:uiPriority w:val="21"/>
    <w:qFormat/>
    <w:rsid w:val="007F3D98"/>
    <w:rPr>
      <w:i/>
      <w:iCs/>
      <w:color w:val="0F4761" w:themeColor="accent1" w:themeShade="BF"/>
    </w:rPr>
  </w:style>
  <w:style w:type="character" w:styleId="IntensiverVerweis">
    <w:name w:val="Intense Reference"/>
    <w:uiPriority w:val="32"/>
    <w:qFormat/>
    <w:rsid w:val="007F3D98"/>
  </w:style>
  <w:style w:type="paragraph" w:styleId="Kopfzeile">
    <w:name w:val="header"/>
    <w:basedOn w:val="Standard"/>
    <w:link w:val="KopfzeileZchn"/>
    <w:uiPriority w:val="99"/>
    <w:unhideWhenUsed/>
    <w:rsid w:val="007F3D98"/>
    <w:pPr>
      <w:tabs>
        <w:tab w:val="center" w:pos="4680"/>
        <w:tab w:val="right" w:pos="9360"/>
      </w:tabs>
      <w:spacing w:after="0"/>
    </w:pPr>
  </w:style>
  <w:style w:type="character" w:customStyle="1" w:styleId="KopfzeileZchn">
    <w:name w:val="Kopfzeile Zchn"/>
    <w:basedOn w:val="Absatz-Standardschriftart"/>
    <w:link w:val="Kopfzeile"/>
    <w:uiPriority w:val="99"/>
    <w:rsid w:val="007F3D98"/>
  </w:style>
  <w:style w:type="paragraph" w:styleId="Fuzeile">
    <w:name w:val="footer"/>
    <w:basedOn w:val="Standard"/>
    <w:link w:val="FuzeileZchn"/>
    <w:uiPriority w:val="99"/>
    <w:unhideWhenUsed/>
    <w:rsid w:val="007F3D98"/>
    <w:pPr>
      <w:tabs>
        <w:tab w:val="center" w:pos="4680"/>
        <w:tab w:val="right" w:pos="9360"/>
      </w:tabs>
      <w:spacing w:after="0"/>
    </w:pPr>
  </w:style>
  <w:style w:type="character" w:customStyle="1" w:styleId="FuzeileZchn">
    <w:name w:val="Fußzeile Zchn"/>
    <w:basedOn w:val="Absatz-Standardschriftart"/>
    <w:link w:val="Fuzeile"/>
    <w:uiPriority w:val="99"/>
    <w:rsid w:val="007F3D98"/>
  </w:style>
  <w:style w:type="paragraph" w:customStyle="1" w:styleId="runningheadertopfirstpage">
    <w:name w:val="running_header_top_first_page"/>
    <w:basedOn w:val="Standard"/>
    <w:qFormat/>
    <w:rsid w:val="007F3D98"/>
    <w:pPr>
      <w:spacing w:after="0"/>
      <w:ind w:left="-1418" w:right="-1418"/>
      <w:jc w:val="center"/>
    </w:pPr>
  </w:style>
  <w:style w:type="paragraph" w:styleId="Textkrper">
    <w:name w:val="Body Text"/>
    <w:aliases w:val="body_text"/>
    <w:basedOn w:val="Standard"/>
    <w:link w:val="TextkrperZchn"/>
    <w:rsid w:val="007F3D98"/>
    <w:pPr>
      <w:spacing w:after="240"/>
    </w:pPr>
  </w:style>
  <w:style w:type="character" w:customStyle="1" w:styleId="TextkrperZchn">
    <w:name w:val="Textkörper Zchn"/>
    <w:aliases w:val="body_text Zchn"/>
    <w:basedOn w:val="Absatz-Standardschriftart"/>
    <w:link w:val="Textkrper"/>
    <w:rsid w:val="007F3D98"/>
    <w:rPr>
      <w:rFonts w:ascii="Times New Roman" w:eastAsia="Times New Roman" w:hAnsi="Times New Roman" w:cs="Times New Roman"/>
      <w:kern w:val="0"/>
      <w:lang w:eastAsia="ru-RU"/>
      <w14:ligatures w14:val="none"/>
    </w:rPr>
  </w:style>
  <w:style w:type="paragraph" w:customStyle="1" w:styleId="01TITLEOFPAPER">
    <w:name w:val="01_TITLE_OF_PAPER"/>
    <w:basedOn w:val="Textkrper"/>
    <w:rsid w:val="007F3D98"/>
    <w:pPr>
      <w:spacing w:before="600" w:after="360"/>
      <w:jc w:val="center"/>
    </w:pPr>
    <w:rPr>
      <w:b/>
      <w:bCs/>
      <w:caps/>
      <w:sz w:val="28"/>
      <w:szCs w:val="28"/>
    </w:rPr>
  </w:style>
  <w:style w:type="paragraph" w:customStyle="1" w:styleId="02authors">
    <w:name w:val="02_authors"/>
    <w:basedOn w:val="Textkrper"/>
    <w:qFormat/>
    <w:rsid w:val="007F3D98"/>
    <w:pPr>
      <w:spacing w:after="0"/>
      <w:jc w:val="center"/>
    </w:pPr>
    <w:rPr>
      <w:b/>
      <w:lang w:val="en-GB"/>
    </w:rPr>
  </w:style>
  <w:style w:type="paragraph" w:customStyle="1" w:styleId="03affiliations">
    <w:name w:val="03_affiliations"/>
    <w:basedOn w:val="Textkrper"/>
    <w:next w:val="Textkrper"/>
    <w:qFormat/>
    <w:rsid w:val="007F3D98"/>
    <w:pPr>
      <w:spacing w:before="240"/>
      <w:jc w:val="center"/>
    </w:pPr>
    <w:rPr>
      <w:sz w:val="22"/>
      <w:szCs w:val="22"/>
      <w:lang w:val="en-GB"/>
    </w:rPr>
  </w:style>
  <w:style w:type="character" w:customStyle="1" w:styleId="bodytextbold">
    <w:name w:val="body_text + bold"/>
    <w:rsid w:val="007F3D98"/>
    <w:rPr>
      <w:b/>
    </w:rPr>
  </w:style>
  <w:style w:type="character" w:customStyle="1" w:styleId="02authorssuperscript">
    <w:name w:val="02_authors + superscript"/>
    <w:rsid w:val="007F3D98"/>
    <w:rPr>
      <w:vertAlign w:val="superscript"/>
    </w:rPr>
  </w:style>
  <w:style w:type="character" w:customStyle="1" w:styleId="03affiliationssuperscript">
    <w:name w:val="03_affiliations + superscript"/>
    <w:rsid w:val="007F3D98"/>
    <w:rPr>
      <w:vertAlign w:val="superscript"/>
    </w:rPr>
  </w:style>
  <w:style w:type="paragraph" w:customStyle="1" w:styleId="references">
    <w:name w:val="references"/>
    <w:basedOn w:val="Standard"/>
    <w:qFormat/>
    <w:rsid w:val="007F3D98"/>
    <w:pPr>
      <w:numPr>
        <w:numId w:val="1"/>
      </w:numPr>
      <w:spacing w:after="240"/>
    </w:pPr>
  </w:style>
  <w:style w:type="character" w:styleId="Seitenzahl">
    <w:name w:val="page number"/>
    <w:basedOn w:val="Absatz-Standardschriftart"/>
    <w:uiPriority w:val="99"/>
    <w:semiHidden/>
    <w:unhideWhenUsed/>
    <w:rsid w:val="007F3D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64826BA94C1442B27198E4AE64A61B" ma:contentTypeVersion="6" ma:contentTypeDescription="Create a new document." ma:contentTypeScope="" ma:versionID="d94dbf6401a86cf9a596c7dc59165d58">
  <xsd:schema xmlns:xsd="http://www.w3.org/2001/XMLSchema" xmlns:xs="http://www.w3.org/2001/XMLSchema" xmlns:p="http://schemas.microsoft.com/office/2006/metadata/properties" xmlns:ns2="18ca1c02-89b6-4f35-a4c1-d74c1841ec2d" xmlns:ns3="52732c87-416f-45ac-8fe1-569b319e1a15" targetNamespace="http://schemas.microsoft.com/office/2006/metadata/properties" ma:root="true" ma:fieldsID="2af1aa0b1977ad68532b943e0a0dec75" ns2:_="" ns3:_="">
    <xsd:import namespace="18ca1c02-89b6-4f35-a4c1-d74c1841ec2d"/>
    <xsd:import namespace="52732c87-416f-45ac-8fe1-569b319e1a1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ca1c02-89b6-4f35-a4c1-d74c1841ec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2732c87-416f-45ac-8fe1-569b319e1a1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C88252B-FEB2-4932-883D-34AA3C5D15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ca1c02-89b6-4f35-a4c1-d74c1841ec2d"/>
    <ds:schemaRef ds:uri="52732c87-416f-45ac-8fe1-569b319e1a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F53B10-5557-4104-9AFF-3E4208E2C150}">
  <ds:schemaRefs>
    <ds:schemaRef ds:uri="http://schemas.microsoft.com/sharepoint/v3/contenttype/forms"/>
  </ds:schemaRefs>
</ds:datastoreItem>
</file>

<file path=customXml/itemProps3.xml><?xml version="1.0" encoding="utf-8"?>
<ds:datastoreItem xmlns:ds="http://schemas.openxmlformats.org/officeDocument/2006/customXml" ds:itemID="{80B0F2AB-47C0-4754-A4BE-AE153D3B044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483</Words>
  <Characters>3049</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eland De Breuker</dc:creator>
  <cp:keywords/>
  <dc:description/>
  <cp:lastModifiedBy>Michael Geimer</cp:lastModifiedBy>
  <cp:revision>4</cp:revision>
  <dcterms:created xsi:type="dcterms:W3CDTF">2025-02-14T13:56:00Z</dcterms:created>
  <dcterms:modified xsi:type="dcterms:W3CDTF">2025-03-1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64826BA94C1442B27198E4AE64A61B</vt:lpwstr>
  </property>
</Properties>
</file>